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41AA0A" w14:textId="2BAD9574" w:rsidR="00591C2B" w:rsidRDefault="00591C2B">
      <w:bookmarkStart w:id="0" w:name="_Hlk37409790"/>
      <w:bookmarkStart w:id="1" w:name="_GoBack"/>
      <w:bookmarkEnd w:id="1"/>
      <w:r>
        <w:t>Douglas K Novins, MD, Schuyler Henderson, MD, MPH, Robert R. Althoff, MD, PhD, Mary K Billingsley, ELS, Samuele Cortese, MD, PhD, Stacy S Drury, MD, PhD, FAPA, Jean A Frazier, MD, Elizabeth McCauley, PhD, ABPP, Tonya J H White, MD, PhD</w:t>
      </w:r>
    </w:p>
    <w:p w14:paraId="321BBF9B" w14:textId="58BB0285" w:rsidR="005B7CF2" w:rsidRDefault="005B7CF2" w:rsidP="005B7CF2">
      <w:pPr>
        <w:ind w:left="1440" w:right="720" w:hanging="720"/>
      </w:pPr>
      <w:r w:rsidRPr="005B7CF2">
        <w:rPr>
          <w:i/>
        </w:rPr>
        <w:t>Our survival as a human community may depend as much upon our nurture of love in infancy and childhood as upon the protection of our society from external threats</w:t>
      </w:r>
      <w:r>
        <w:t xml:space="preserve">. - Selma </w:t>
      </w:r>
      <w:proofErr w:type="spellStart"/>
      <w:r>
        <w:t>Fraiberg</w:t>
      </w:r>
      <w:proofErr w:type="spellEnd"/>
    </w:p>
    <w:p w14:paraId="7A5B4EA9" w14:textId="22068643" w:rsidR="00BF7C13" w:rsidRPr="00295472" w:rsidRDefault="00BF7C13" w:rsidP="005B7CF2">
      <w:pPr>
        <w:ind w:right="720" w:firstLine="720"/>
      </w:pPr>
      <w:r>
        <w:t>As we</w:t>
      </w:r>
      <w:r w:rsidR="005B7CF2">
        <w:t xml:space="preserve"> pen these words,</w:t>
      </w:r>
      <w:r w:rsidR="00314DE0">
        <w:t xml:space="preserve"> </w:t>
      </w:r>
      <w:r w:rsidR="003D7152">
        <w:t xml:space="preserve">the </w:t>
      </w:r>
      <w:r w:rsidR="00F431B1">
        <w:t>COVID-19 pandemic is having profound impacts on human society</w:t>
      </w:r>
      <w:r w:rsidR="009A6BF9">
        <w:t>.</w:t>
      </w:r>
      <w:r w:rsidR="005B7CF2">
        <w:t xml:space="preserve"> </w:t>
      </w:r>
      <w:r>
        <w:t>Based</w:t>
      </w:r>
      <w:r w:rsidR="005B7CF2">
        <w:t xml:space="preserve"> on decades of research, </w:t>
      </w:r>
      <w:r>
        <w:t>we know that</w:t>
      </w:r>
      <w:r w:rsidR="005B7CF2">
        <w:t xml:space="preserve"> </w:t>
      </w:r>
      <w:r w:rsidR="003D7152">
        <w:t xml:space="preserve">the accompanying </w:t>
      </w:r>
      <w:r w:rsidR="005B7CF2">
        <w:t>illness</w:t>
      </w:r>
      <w:r w:rsidR="003E3DB2">
        <w:t>,</w:t>
      </w:r>
      <w:r w:rsidR="007374FF">
        <w:fldChar w:fldCharType="begin"/>
      </w:r>
      <w:r w:rsidR="007374FF">
        <w:instrText xml:space="preserve"> ADDIN EN.CITE &lt;EndNote&gt;&lt;Cite&gt;&lt;Author&gt;Barkmann&lt;/Author&gt;&lt;Year&gt;2007&lt;/Year&gt;&lt;RecNum&gt;95&lt;/RecNum&gt;&lt;DisplayText&gt;&lt;style face="superscript"&gt;1&lt;/style&gt;&lt;/DisplayText&gt;&lt;record&gt;&lt;rec-number&gt;95&lt;/rec-number&gt;&lt;foreign-keys&gt;&lt;key app="EN" db-id="0xezwaww1s9wfae02epp5z5lvt5d2w9r55e9" timestamp="1587579053"&gt;95&lt;/key&gt;&lt;/foreign-keys&gt;&lt;ref-type name="Journal Article"&gt;17&lt;/ref-type&gt;&lt;contributors&gt;&lt;authors&gt;&lt;author&gt;Barkmann, Claus&lt;/author&gt;&lt;author&gt;Romer, Georg&lt;/author&gt;&lt;author&gt;Watson, Maggie&lt;/author&gt;&lt;author&gt;Schulte-Markwort, Michael&lt;/author&gt;&lt;/authors&gt;&lt;/contributors&gt;&lt;titles&gt;&lt;title&gt;Parental Physical Illness as a Risk for Psychosocial Maladjustment in Children and Adolescents: Epidemiological Findings From a National Survey in Germany&lt;/title&gt;&lt;secondary-title&gt;Psychosomatics&lt;/secondary-title&gt;&lt;/titles&gt;&lt;periodical&gt;&lt;full-title&gt;Psychosomatics&lt;/full-title&gt;&lt;abbr-1&gt;Psychosomatics&lt;/abbr-1&gt;&lt;abbr-2&gt;Psychosomatics&lt;/abbr-2&gt;&lt;/periodical&gt;&lt;pages&gt;476-481&lt;/pages&gt;&lt;volume&gt;48&lt;/volume&gt;&lt;number&gt;6&lt;/number&gt;&lt;dates&gt;&lt;year&gt;2007&lt;/year&gt;&lt;pub-dates&gt;&lt;date&gt;2007/11/01/&lt;/date&gt;&lt;/pub-dates&gt;&lt;/dates&gt;&lt;isbn&gt;0033-3182&lt;/isbn&gt;&lt;urls&gt;&lt;related-urls&gt;&lt;url&gt;http://www.sciencedirect.com/science/article/pii/S0033318207709830&lt;/url&gt;&lt;/related-urls&gt;&lt;/urls&gt;&lt;electronic-resource-num&gt;https://doi.org/10.1176/appi.psy.48.6.476&lt;/electronic-resource-num&gt;&lt;/record&gt;&lt;/Cite&gt;&lt;/EndNote&gt;</w:instrText>
      </w:r>
      <w:r w:rsidR="007374FF">
        <w:fldChar w:fldCharType="separate"/>
      </w:r>
      <w:r w:rsidR="007374FF" w:rsidRPr="007374FF">
        <w:rPr>
          <w:noProof/>
          <w:vertAlign w:val="superscript"/>
        </w:rPr>
        <w:t>1</w:t>
      </w:r>
      <w:r w:rsidR="007374FF">
        <w:fldChar w:fldCharType="end"/>
      </w:r>
      <w:r w:rsidR="003E3DB2">
        <w:t xml:space="preserve"> </w:t>
      </w:r>
      <w:r w:rsidR="005B7CF2">
        <w:t>death</w:t>
      </w:r>
      <w:r w:rsidR="007374FF">
        <w:fldChar w:fldCharType="begin"/>
      </w:r>
      <w:r w:rsidR="007374FF">
        <w:instrText xml:space="preserve"> ADDIN EN.CITE &lt;EndNote&gt;&lt;Cite&gt;&lt;Author&gt;Wilcox&lt;/Author&gt;&lt;Year&gt;2010&lt;/Year&gt;&lt;RecNum&gt;94&lt;/RecNum&gt;&lt;DisplayText&gt;&lt;style face="superscript"&gt;2&lt;/style&gt;&lt;/DisplayText&gt;&lt;record&gt;&lt;rec-number&gt;94&lt;/rec-number&gt;&lt;foreign-keys&gt;&lt;key app="EN" db-id="0xezwaww1s9wfae02epp5z5lvt5d2w9r55e9" timestamp="1587578842"&gt;94&lt;/key&gt;&lt;/foreign-keys&gt;&lt;ref-type name="Journal Article"&gt;17&lt;/ref-type&gt;&lt;contributors&gt;&lt;authors&gt;&lt;author&gt;Wilcox, Holly C.&lt;/author&gt;&lt;author&gt;Kuramoto, Satoko J.&lt;/author&gt;&lt;author&gt;Lichtenstein, Paul&lt;/author&gt;&lt;author&gt;Långström, Niklas&lt;/author&gt;&lt;author&gt;Brent, David A.&lt;/author&gt;&lt;author&gt;Runeson, Bo&lt;/author&gt;&lt;/authors&gt;&lt;/contributors&gt;&lt;titles&gt;&lt;title&gt;Psychiatric Morbidity, Violent Crime, and Suicide Among Children and Adolescents Exposed to Parental Death&lt;/title&gt;&lt;secondary-title&gt;Journal of the American Academy of Child &amp;amp; Adolescent Psychiatry&lt;/secondary-title&gt;&lt;/titles&gt;&lt;periodical&gt;&lt;full-title&gt;Journal of the American Academy of Child and Adolescent Psychiatry&lt;/full-title&gt;&lt;abbr-1&gt;J. Am. Acad. Child Adolesc. Psychiatry&lt;/abbr-1&gt;&lt;abbr-2&gt;J Am Acad Child Adolesc Psychiatry&lt;/abbr-2&gt;&lt;abbr-3&gt;Journal of the American Academy of Child &amp;amp; Adolescent Psychiatry&lt;/abbr-3&gt;&lt;/periodical&gt;&lt;pages&gt;514-523&lt;/pages&gt;&lt;volume&gt;49&lt;/volume&gt;&lt;number&gt;5&lt;/number&gt;&lt;dates&gt;&lt;year&gt;2010&lt;/year&gt;&lt;/dates&gt;&lt;publisher&gt;Elsevier&lt;/publisher&gt;&lt;isbn&gt;0890-8567&lt;/isbn&gt;&lt;urls&gt;&lt;related-urls&gt;&lt;url&gt;https://doi.org/10.1016/j.jaac.2010.01.020&lt;/url&gt;&lt;/related-urls&gt;&lt;/urls&gt;&lt;electronic-resource-num&gt;10.1016/j.jaac.2010.01.020&lt;/electronic-resource-num&gt;&lt;access-date&gt;2020/04/22&lt;/access-date&gt;&lt;/record&gt;&lt;/Cite&gt;&lt;/EndNote&gt;</w:instrText>
      </w:r>
      <w:r w:rsidR="007374FF">
        <w:fldChar w:fldCharType="separate"/>
      </w:r>
      <w:r w:rsidR="007374FF" w:rsidRPr="007374FF">
        <w:rPr>
          <w:noProof/>
          <w:vertAlign w:val="superscript"/>
        </w:rPr>
        <w:t>2</w:t>
      </w:r>
      <w:r w:rsidR="007374FF">
        <w:fldChar w:fldCharType="end"/>
      </w:r>
      <w:r w:rsidR="005B7CF2">
        <w:t xml:space="preserve"> </w:t>
      </w:r>
      <w:r>
        <w:t xml:space="preserve">and </w:t>
      </w:r>
      <w:r w:rsidR="005B7CF2">
        <w:t>social isolation</w:t>
      </w:r>
      <w:r w:rsidR="00EF0BFC">
        <w:t>,</w:t>
      </w:r>
      <w:r w:rsidR="00095F46">
        <w:fldChar w:fldCharType="begin">
          <w:fldData xml:space="preserve">PEVuZE5vdGU+PENpdGU+PEF1dGhvcj5FbmRvPC9BdXRob3I+PFllYXI+MjAxNzwvWWVhcj48UmVj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</w:fldData>
        </w:fldChar>
      </w:r>
      <w:r w:rsidR="007374FF">
        <w:instrText xml:space="preserve"> ADDIN EN.CITE </w:instrText>
      </w:r>
      <w:r w:rsidR="007374FF">
        <w:fldChar w:fldCharType="begin">
          <w:fldData xml:space="preserve">PEVuZE5vdGU+PENpdGU+PEF1dGhvcj5FbmRvPC9BdXRob3I+PFllYXI+MjAxNzwvWWVhcj48UmVj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</w:fldData>
        </w:fldChar>
      </w:r>
      <w:r w:rsidR="007374FF">
        <w:instrText xml:space="preserve"> ADDIN EN.CITE.DATA </w:instrText>
      </w:r>
      <w:r w:rsidR="007374FF">
        <w:fldChar w:fldCharType="end"/>
      </w:r>
      <w:r w:rsidR="00095F46">
        <w:fldChar w:fldCharType="separate"/>
      </w:r>
      <w:r w:rsidR="007374FF" w:rsidRPr="007374FF">
        <w:rPr>
          <w:noProof/>
          <w:vertAlign w:val="superscript"/>
        </w:rPr>
        <w:t>3,4</w:t>
      </w:r>
      <w:r w:rsidR="00095F46">
        <w:fldChar w:fldCharType="end"/>
      </w:r>
      <w:r w:rsidR="005B7CF2">
        <w:t xml:space="preserve"> </w:t>
      </w:r>
      <w:r w:rsidR="00EF0BFC">
        <w:t xml:space="preserve">and </w:t>
      </w:r>
      <w:r w:rsidR="003D7152">
        <w:t>malnutrition</w:t>
      </w:r>
      <w:r w:rsidR="007374FF">
        <w:fldChar w:fldCharType="begin"/>
      </w:r>
      <w:r w:rsidR="007374FF">
        <w:instrText xml:space="preserve"> ADDIN EN.CITE &lt;EndNote&gt;&lt;Cite&gt;&lt;Author&gt;McLaughlin&lt;/Author&gt;&lt;Year&gt;2012&lt;/Year&gt;&lt;RecNum&gt;93&lt;/RecNum&gt;&lt;DisplayText&gt;&lt;style face="superscript"&gt;5&lt;/style&gt;&lt;/DisplayText&gt;&lt;record&gt;&lt;rec-number&gt;93&lt;/rec-number&gt;&lt;foreign-keys&gt;&lt;key app="EN" db-id="0xezwaww1s9wfae02epp5z5lvt5d2w9r55e9" timestamp="1587578773"&gt;93&lt;/key&gt;&lt;/foreign-keys&gt;&lt;ref-type name="Journal Article"&gt;17&lt;/ref-type&gt;&lt;contributors&gt;&lt;authors&gt;&lt;author&gt;McLaughlin, Katie A.&lt;/author&gt;&lt;author&gt;Green, Jennifer Greif&lt;/author&gt;&lt;author&gt;Alegría, Margarita&lt;/author&gt;&lt;author&gt;Jane Costello, E.&lt;/author&gt;&lt;author&gt;Gruber, Michael J.&lt;/author&gt;&lt;author&gt;Sampson, Nancy A.&lt;/author&gt;&lt;author&gt;Kessler, Ronald C.&lt;/author&gt;&lt;/authors&gt;&lt;/contributors&gt;&lt;titles&gt;&lt;title&gt;Food Insecurity and Mental Disorders in a National Sample of U.S. Adolescents&lt;/title&gt;&lt;secondary-title&gt;Journal of the American Academy of Child &amp;amp; Adolescent Psychiatry&lt;/secondary-title&gt;&lt;/titles&gt;&lt;periodical&gt;&lt;full-title&gt;Journal of the American Academy of Child and Adolescent Psychiatry&lt;/full-title&gt;&lt;abbr-1&gt;J. Am. Acad. Child Adolesc. Psychiatry&lt;/abbr-1&gt;&lt;abbr-2&gt;J Am Acad Child Adolesc Psychiatry&lt;/abbr-2&gt;&lt;abbr-3&gt;Journal of the American Academy of Child &amp;amp; Adolescent Psychiatry&lt;/abbr-3&gt;&lt;/periodical&gt;&lt;pages&gt;1293-1303&lt;/pages&gt;&lt;volume&gt;51&lt;/volume&gt;&lt;number&gt;12&lt;/number&gt;&lt;dates&gt;&lt;year&gt;2012&lt;/year&gt;&lt;/dates&gt;&lt;publisher&gt;Elsevier&lt;/publisher&gt;&lt;isbn&gt;0890-8567&lt;/isbn&gt;&lt;urls&gt;&lt;related-urls&gt;&lt;url&gt;https://doi.org/10.1016/j.jaac.2012.09.009&lt;/url&gt;&lt;/related-urls&gt;&lt;/urls&gt;&lt;electronic-resource-num&gt;10.1016/j.jaac.2012.09.009&lt;/electronic-resource-num&gt;&lt;access-date&gt;2020/04/22&lt;/access-date&gt;&lt;/record&gt;&lt;/Cite&gt;&lt;/EndNote&gt;</w:instrText>
      </w:r>
      <w:r w:rsidR="007374FF">
        <w:fldChar w:fldCharType="separate"/>
      </w:r>
      <w:r w:rsidR="007374FF" w:rsidRPr="007374FF">
        <w:rPr>
          <w:noProof/>
          <w:vertAlign w:val="superscript"/>
        </w:rPr>
        <w:t>5</w:t>
      </w:r>
      <w:r w:rsidR="007374FF">
        <w:fldChar w:fldCharType="end"/>
      </w:r>
      <w:r w:rsidR="000427D1">
        <w:t xml:space="preserve"> </w:t>
      </w:r>
      <w:r w:rsidR="005B7CF2">
        <w:t xml:space="preserve">will have </w:t>
      </w:r>
      <w:r w:rsidR="00610264">
        <w:t>deep</w:t>
      </w:r>
      <w:r w:rsidR="005B7CF2">
        <w:t xml:space="preserve"> and lasting impact</w:t>
      </w:r>
      <w:r w:rsidR="00610264">
        <w:t>s</w:t>
      </w:r>
      <w:r w:rsidR="005B7CF2">
        <w:t xml:space="preserve"> on our children and adolescents</w:t>
      </w:r>
      <w:r w:rsidR="00F140C5">
        <w:t>, their families</w:t>
      </w:r>
      <w:r>
        <w:t>,</w:t>
      </w:r>
      <w:r w:rsidR="00F140C5">
        <w:t xml:space="preserve"> and the communities in which they develop</w:t>
      </w:r>
      <w:r w:rsidR="005B7CF2" w:rsidRPr="00583155">
        <w:t xml:space="preserve">. </w:t>
      </w:r>
      <w:r w:rsidR="00583155" w:rsidRPr="00583155">
        <w:t>The pandemic is exposing</w:t>
      </w:r>
      <w:r w:rsidR="00AF6036">
        <w:t>,</w:t>
      </w:r>
      <w:r w:rsidR="00583155">
        <w:t xml:space="preserve"> w</w:t>
      </w:r>
      <w:r w:rsidR="00583155" w:rsidRPr="00583155">
        <w:t>ith terrible clarity</w:t>
      </w:r>
      <w:r w:rsidR="00AF6036">
        <w:t>,</w:t>
      </w:r>
      <w:r w:rsidR="00583155" w:rsidRPr="00583155">
        <w:t xml:space="preserve"> the disparities in </w:t>
      </w:r>
      <w:r w:rsidR="00583155">
        <w:t>human</w:t>
      </w:r>
      <w:r w:rsidR="00583155" w:rsidRPr="00583155">
        <w:t xml:space="preserve"> society </w:t>
      </w:r>
      <w:r w:rsidR="00583155">
        <w:t>–</w:t>
      </w:r>
      <w:r w:rsidR="00583155" w:rsidRPr="00583155">
        <w:t xml:space="preserve"> </w:t>
      </w:r>
      <w:r w:rsidR="00583155">
        <w:t>raci</w:t>
      </w:r>
      <w:r w:rsidR="007374FF">
        <w:t>sm,</w:t>
      </w:r>
      <w:r w:rsidR="007374FF">
        <w:fldChar w:fldCharType="begin"/>
      </w:r>
      <w:r w:rsidR="007374FF">
        <w:instrText xml:space="preserve"> ADDIN EN.CITE &lt;EndNote&gt;&lt;Cite&gt;&lt;Author&gt;Priest&lt;/Author&gt;&lt;Year&gt;2013&lt;/Year&gt;&lt;RecNum&gt;96&lt;/RecNum&gt;&lt;DisplayText&gt;&lt;style face="superscript"&gt;6&lt;/style&gt;&lt;/DisplayText&gt;&lt;record&gt;&lt;rec-number&gt;96&lt;/rec-number&gt;&lt;foreign-keys&gt;&lt;key app="EN" db-id="0xezwaww1s9wfae02epp5z5lvt5d2w9r55e9" timestamp="1587579219"&gt;96&lt;/key&gt;&lt;/foreign-keys&gt;&lt;ref-type name="Journal Article"&gt;17&lt;/ref-type&gt;&lt;contributors&gt;&lt;authors&gt;&lt;author&gt;Priest, Naomi&lt;/author&gt;&lt;author&gt;Paradies, Yin&lt;/author&gt;&lt;author&gt;Trenerry, Brigid&lt;/author&gt;&lt;author&gt;Truong, Mandy&lt;/author&gt;&lt;author&gt;Karlsen, Saffron&lt;/author&gt;&lt;author&gt;Kelly, Yvonne&lt;/author&gt;&lt;/authors&gt;&lt;/contributors&gt;&lt;titles&gt;&lt;title&gt;A systematic review of studies examining the relationship between reported racism and health and wellbeing for children and young people&lt;/title&gt;&lt;secondary-title&gt;Social Science &amp;amp; Medicine&lt;/secondary-title&gt;&lt;/titles&gt;&lt;periodical&gt;&lt;full-title&gt;Social Science and Medicine&lt;/full-title&gt;&lt;abbr-1&gt;Soc. Sci. Med.&lt;/abbr-1&gt;&lt;abbr-2&gt;Soc Sci Med&lt;/abbr-2&gt;&lt;abbr-3&gt;Social Science &amp;amp; Medicine&lt;/abbr-3&gt;&lt;/periodical&gt;&lt;pages&gt;115-127&lt;/pages&gt;&lt;volume&gt;95&lt;/volume&gt;&lt;keywords&gt;&lt;keyword&gt;Prejudice&lt;/keyword&gt;&lt;keyword&gt;Racism&lt;/keyword&gt;&lt;keyword&gt;Racial discrimination&lt;/keyword&gt;&lt;keyword&gt;Child&lt;/keyword&gt;&lt;keyword&gt;Youth&lt;/keyword&gt;&lt;keyword&gt;Systematic review&lt;/keyword&gt;&lt;keyword&gt;Wellbeing&lt;/keyword&gt;&lt;keyword&gt;Health outcomes&lt;/keyword&gt;&lt;/keywords&gt;&lt;dates&gt;&lt;year&gt;2013&lt;/year&gt;&lt;pub-dates&gt;&lt;date&gt;2013/10/01/&lt;/date&gt;&lt;/pub-dates&gt;&lt;/dates&gt;&lt;isbn&gt;0277-9536&lt;/isbn&gt;&lt;urls&gt;&lt;related-urls&gt;&lt;url&gt;http://www.sciencedirect.com/science/article/pii/S0277953612007927&lt;/url&gt;&lt;/related-urls&gt;&lt;/urls&gt;&lt;electronic-resource-num&gt;https://doi.org/10.1016/j.socscimed.2012.11.031&lt;/electronic-resource-num&gt;&lt;/record&gt;&lt;/Cite&gt;&lt;/EndNote&gt;</w:instrText>
      </w:r>
      <w:r w:rsidR="007374FF">
        <w:fldChar w:fldCharType="separate"/>
      </w:r>
      <w:r w:rsidR="007374FF" w:rsidRPr="007374FF">
        <w:rPr>
          <w:noProof/>
          <w:vertAlign w:val="superscript"/>
        </w:rPr>
        <w:t>6</w:t>
      </w:r>
      <w:r w:rsidR="007374FF">
        <w:fldChar w:fldCharType="end"/>
      </w:r>
      <w:r w:rsidR="00583155">
        <w:t xml:space="preserve"> and </w:t>
      </w:r>
      <w:r w:rsidR="00583155" w:rsidRPr="00583155">
        <w:t>poverty</w:t>
      </w:r>
      <w:r w:rsidR="00583155">
        <w:t>,</w:t>
      </w:r>
      <w:r w:rsidR="00E3730A">
        <w:fldChar w:fldCharType="begin">
          <w:fldData xml:space="preserve">PEVuZE5vdGU+PENpdGU+PEF1dGhvcj5EdW5jYW48L0F1dGhvcj48WWVhcj4yMDAwPC9ZZWFyPjxS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</w:fldData>
        </w:fldChar>
      </w:r>
      <w:r w:rsidR="00E3730A">
        <w:instrText xml:space="preserve"> ADDIN EN.CITE </w:instrText>
      </w:r>
      <w:r w:rsidR="00E3730A">
        <w:fldChar w:fldCharType="begin">
          <w:fldData xml:space="preserve">PEVuZE5vdGU+PENpdGU+PEF1dGhvcj5EdW5jYW48L0F1dGhvcj48WWVhcj4yMDAwPC9ZZWFyPjxS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</w:fldData>
        </w:fldChar>
      </w:r>
      <w:r w:rsidR="00E3730A">
        <w:instrText xml:space="preserve"> ADDIN EN.CITE.DATA </w:instrText>
      </w:r>
      <w:r w:rsidR="00E3730A">
        <w:fldChar w:fldCharType="end"/>
      </w:r>
      <w:r w:rsidR="00E3730A">
        <w:fldChar w:fldCharType="separate"/>
      </w:r>
      <w:r w:rsidR="00E3730A" w:rsidRPr="00E3730A">
        <w:rPr>
          <w:noProof/>
          <w:vertAlign w:val="superscript"/>
        </w:rPr>
        <w:t>7,8</w:t>
      </w:r>
      <w:r w:rsidR="00E3730A">
        <w:fldChar w:fldCharType="end"/>
      </w:r>
      <w:r w:rsidR="00583155" w:rsidRPr="00583155">
        <w:t xml:space="preserve"> domestic violence</w:t>
      </w:r>
      <w:r w:rsidR="00E3730A">
        <w:t>,</w:t>
      </w:r>
      <w:r w:rsidR="00EA52C1">
        <w:fldChar w:fldCharType="begin">
          <w:fldData xml:space="preserve">PEVuZE5vdGU+PENpdGU+PEF1dGhvcj5NZWx0emVyPC9BdXRob3I+PFllYXI+MjAwOTwvWWVhcj48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</w:fldData>
        </w:fldChar>
      </w:r>
      <w:r w:rsidR="00EA52C1">
        <w:instrText xml:space="preserve"> ADDIN EN.CITE </w:instrText>
      </w:r>
      <w:r w:rsidR="00EA52C1">
        <w:fldChar w:fldCharType="begin">
          <w:fldData xml:space="preserve">PEVuZE5vdGU+PENpdGU+PEF1dGhvcj5NZWx0emVyPC9BdXRob3I+PFllYXI+MjAwOTwvWWVhcj48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</w:fldData>
        </w:fldChar>
      </w:r>
      <w:r w:rsidR="00EA52C1">
        <w:instrText xml:space="preserve"> ADDIN EN.CITE.DATA </w:instrText>
      </w:r>
      <w:r w:rsidR="00EA52C1">
        <w:fldChar w:fldCharType="end"/>
      </w:r>
      <w:r w:rsidR="00EA52C1">
        <w:fldChar w:fldCharType="separate"/>
      </w:r>
      <w:r w:rsidR="00EA52C1" w:rsidRPr="00EA52C1">
        <w:rPr>
          <w:noProof/>
          <w:vertAlign w:val="superscript"/>
        </w:rPr>
        <w:t>9,10</w:t>
      </w:r>
      <w:r w:rsidR="00EA52C1">
        <w:fldChar w:fldCharType="end"/>
      </w:r>
      <w:r w:rsidR="00583155" w:rsidRPr="00583155">
        <w:t xml:space="preserve"> and child maltreatment and neglect</w:t>
      </w:r>
      <w:r w:rsidR="00EA52C1">
        <w:fldChar w:fldCharType="begin"/>
      </w:r>
      <w:r w:rsidR="00EA52C1">
        <w:instrText xml:space="preserve"> ADDIN EN.CITE &lt;EndNote&gt;&lt;Cite&gt;&lt;Author&gt;Zeanah&lt;/Author&gt;&lt;Year&gt;2018&lt;/Year&gt;&lt;RecNum&gt;101&lt;/RecNum&gt;&lt;DisplayText&gt;&lt;style face="superscript"&gt;11&lt;/style&gt;&lt;/DisplayText&gt;&lt;record&gt;&lt;rec-number&gt;101&lt;/rec-number&gt;&lt;foreign-keys&gt;&lt;key app="EN" db-id="0xezwaww1s9wfae02epp5z5lvt5d2w9r55e9" timestamp="1587579731"&gt;101&lt;/key&gt;&lt;/foreign-keys&gt;&lt;ref-type name="Journal Article"&gt;17&lt;/ref-type&gt;&lt;contributors&gt;&lt;authors&gt;&lt;author&gt;Zeanah, Charles H.&lt;/author&gt;&lt;author&gt;Humphreys, Kathryn L.&lt;/author&gt;&lt;/authors&gt;&lt;/contributors&gt;&lt;titles&gt;&lt;title&gt;Child Abuse and Neglect&lt;/title&gt;&lt;secondary-title&gt;Journal of the American Academy of Child &amp;amp; Adolescent Psychiatry&lt;/secondary-title&gt;&lt;/titles&gt;&lt;periodical&gt;&lt;full-title&gt;Journal of the American Academy of Child and Adolescent Psychiatry&lt;/full-title&gt;&lt;abbr-1&gt;J. Am. Acad. Child Adolesc. Psychiatry&lt;/abbr-1&gt;&lt;abbr-2&gt;J Am Acad Child Adolesc Psychiatry&lt;/abbr-2&gt;&lt;abbr-3&gt;Journal of the American Academy of Child &amp;amp; Adolescent Psychiatry&lt;/abbr-3&gt;&lt;/periodical&gt;&lt;pages&gt;637-644&lt;/pages&gt;&lt;volume&gt;57&lt;/volume&gt;&lt;number&gt;9&lt;/number&gt;&lt;dates&gt;&lt;year&gt;2018&lt;/year&gt;&lt;/dates&gt;&lt;publisher&gt;Elsevier&lt;/publisher&gt;&lt;isbn&gt;0890-8567&lt;/isbn&gt;&lt;urls&gt;&lt;related-urls&gt;&lt;url&gt;https://doi.org/10.1016/j.jaac.2018.06.007&lt;/url&gt;&lt;/related-urls&gt;&lt;/urls&gt;&lt;electronic-resource-num&gt;10.1016/j.jaac.2018.06.007&lt;/electronic-resource-num&gt;&lt;access-date&gt;2020/04/22&lt;/access-date&gt;&lt;/record&gt;&lt;/Cite&gt;&lt;/EndNote&gt;</w:instrText>
      </w:r>
      <w:r w:rsidR="00EA52C1">
        <w:fldChar w:fldCharType="separate"/>
      </w:r>
      <w:r w:rsidR="00EA52C1" w:rsidRPr="00EA52C1">
        <w:rPr>
          <w:noProof/>
          <w:vertAlign w:val="superscript"/>
        </w:rPr>
        <w:t>11</w:t>
      </w:r>
      <w:r w:rsidR="00EA52C1">
        <w:fldChar w:fldCharType="end"/>
      </w:r>
      <w:r w:rsidR="00583155" w:rsidRPr="00583155">
        <w:t xml:space="preserve"> – and </w:t>
      </w:r>
      <w:r w:rsidR="00AF6036">
        <w:t xml:space="preserve">tragically will likely amplify </w:t>
      </w:r>
      <w:r w:rsidR="00583155" w:rsidRPr="00583155">
        <w:t xml:space="preserve">the negative impacts </w:t>
      </w:r>
      <w:r w:rsidR="00AF6036">
        <w:t xml:space="preserve">each has on </w:t>
      </w:r>
      <w:r w:rsidR="00583155" w:rsidRPr="00583155">
        <w:t xml:space="preserve"> ch</w:t>
      </w:r>
      <w:r w:rsidR="00583155">
        <w:t>i</w:t>
      </w:r>
      <w:r w:rsidR="00583155" w:rsidRPr="00583155">
        <w:t>ld development and mental health.</w:t>
      </w:r>
      <w:r w:rsidR="00583155" w:rsidRPr="00296D50">
        <w:rPr>
          <w:i/>
        </w:rPr>
        <w:t xml:space="preserve"> </w:t>
      </w:r>
    </w:p>
    <w:p w14:paraId="5E7ED31E" w14:textId="4C10E5FC" w:rsidR="00F431B1" w:rsidRPr="00295472" w:rsidRDefault="00BF7C13" w:rsidP="005B7CF2">
      <w:pPr>
        <w:ind w:right="720" w:firstLine="720"/>
      </w:pPr>
      <w:r w:rsidRPr="00295472">
        <w:t>The</w:t>
      </w:r>
      <w:r w:rsidR="005B7CF2" w:rsidRPr="00295472">
        <w:t xml:space="preserve"> confluence of </w:t>
      </w:r>
      <w:r w:rsidR="003F6246" w:rsidRPr="00295472">
        <w:t xml:space="preserve">various </w:t>
      </w:r>
      <w:r w:rsidR="005B7CF2" w:rsidRPr="00295472">
        <w:t>factors</w:t>
      </w:r>
      <w:r w:rsidRPr="00295472">
        <w:t xml:space="preserve"> </w:t>
      </w:r>
      <w:r w:rsidR="003F6246" w:rsidRPr="00295472">
        <w:t>during</w:t>
      </w:r>
      <w:r w:rsidR="005B7CF2" w:rsidRPr="00295472">
        <w:t xml:space="preserve"> this particular crisis</w:t>
      </w:r>
      <w:r w:rsidR="00DC3FB6" w:rsidRPr="00295472">
        <w:t xml:space="preserve"> are occurring </w:t>
      </w:r>
      <w:r w:rsidR="00EB2307">
        <w:t xml:space="preserve">at a time when we have </w:t>
      </w:r>
      <w:r w:rsidR="002A587A" w:rsidRPr="00295472">
        <w:t xml:space="preserve">powerful research methods </w:t>
      </w:r>
      <w:r w:rsidR="00DC3FB6" w:rsidRPr="00295472">
        <w:t xml:space="preserve">at our disposal. Our research community is already taking on the challenges of </w:t>
      </w:r>
      <w:r w:rsidR="00831BFB" w:rsidRPr="00295472">
        <w:t>applying these methods to this crisis.</w:t>
      </w:r>
      <w:r w:rsidR="006026C2" w:rsidRPr="00295472">
        <w:t xml:space="preserve"> </w:t>
      </w:r>
      <w:r w:rsidR="003E3DB2" w:rsidRPr="00295472">
        <w:t>New consortia are developing, new instruments are being created, and new “natural” experiments</w:t>
      </w:r>
      <w:r w:rsidR="00460265" w:rsidRPr="00295472">
        <w:t xml:space="preserve"> of either existing cohorts or emerging cohorts are being</w:t>
      </w:r>
      <w:r w:rsidR="003E3DB2" w:rsidRPr="00295472">
        <w:t xml:space="preserve"> designed and</w:t>
      </w:r>
      <w:r w:rsidR="00460265" w:rsidRPr="00295472">
        <w:t xml:space="preserve"> even</w:t>
      </w:r>
      <w:r w:rsidR="003E3DB2" w:rsidRPr="00295472">
        <w:t xml:space="preserve"> analyzed. </w:t>
      </w:r>
    </w:p>
    <w:p w14:paraId="30D69930" w14:textId="4AB7C043" w:rsidR="00BF7C13" w:rsidRPr="00295472" w:rsidRDefault="006026C2" w:rsidP="006026C2">
      <w:pPr>
        <w:ind w:right="720" w:firstLine="720"/>
      </w:pPr>
      <w:r w:rsidRPr="00295472">
        <w:t>The Journal</w:t>
      </w:r>
      <w:r w:rsidR="003964A7" w:rsidRPr="00295472">
        <w:t xml:space="preserve">’s </w:t>
      </w:r>
      <w:r w:rsidRPr="00295472">
        <w:t xml:space="preserve">role in this effort </w:t>
      </w:r>
      <w:r w:rsidR="003964A7" w:rsidRPr="00295472">
        <w:t>is</w:t>
      </w:r>
      <w:r w:rsidRPr="00295472">
        <w:t xml:space="preserve"> to provide a scholarly record of how the mental health of children and adolescents and their families are impacted by the COVID-19 pandemic and how the child and adolescent mental health system responds to support them, consistent with the Journal’s mission </w:t>
      </w:r>
      <w:r w:rsidRPr="00295472">
        <w:rPr>
          <w:i/>
        </w:rPr>
        <w:t>to advance the science of pediatric mental health and promot</w:t>
      </w:r>
      <w:r w:rsidR="00BF7C13" w:rsidRPr="00295472">
        <w:rPr>
          <w:i/>
        </w:rPr>
        <w:t>e</w:t>
      </w:r>
      <w:r w:rsidRPr="00295472">
        <w:rPr>
          <w:i/>
        </w:rPr>
        <w:t xml:space="preserve"> the care of youth and their families.</w:t>
      </w:r>
      <w:r w:rsidRPr="00295472">
        <w:t xml:space="preserve"> </w:t>
      </w:r>
    </w:p>
    <w:p w14:paraId="275CB2DB" w14:textId="0527FEAB" w:rsidR="000427D1" w:rsidRDefault="006026C2" w:rsidP="006026C2">
      <w:pPr>
        <w:ind w:right="720" w:firstLine="720"/>
      </w:pPr>
      <w:r w:rsidRPr="00295472">
        <w:t>In particular the Journal</w:t>
      </w:r>
      <w:r w:rsidR="00C63E9A" w:rsidRPr="00295472">
        <w:t xml:space="preserve"> is supporting the submission</w:t>
      </w:r>
      <w:r w:rsidR="00EE343B" w:rsidRPr="00295472">
        <w:t xml:space="preserve"> and expedited editorial and peer review of </w:t>
      </w:r>
      <w:r w:rsidRPr="00295472">
        <w:t xml:space="preserve">New Research and Clinical Perspectives </w:t>
      </w:r>
      <w:r w:rsidR="00EE343B" w:rsidRPr="00295472">
        <w:t>manuscripts focused on</w:t>
      </w:r>
      <w:r w:rsidR="00C63E9A" w:rsidRPr="00295472">
        <w:t xml:space="preserve"> the impacts of the COVID-19 pandemic on child and adolescent mental health and related services in the following areas</w:t>
      </w:r>
      <w:r w:rsidRPr="00295472">
        <w:t xml:space="preserve">. </w:t>
      </w:r>
      <w:r w:rsidR="00EE343B" w:rsidRPr="00295472">
        <w:t xml:space="preserve">Further guidance on these submissions may be found in our </w:t>
      </w:r>
      <w:bookmarkStart w:id="2" w:name="_Hlk38128278"/>
      <w:r w:rsidR="00FB5250" w:rsidRPr="00295472">
        <w:fldChar w:fldCharType="begin"/>
      </w:r>
      <w:r w:rsidR="00FB5250" w:rsidRPr="00295472">
        <w:instrText xml:space="preserve"> HYPERLINK "https://www.jaacap.org/content/authorinfo" </w:instrText>
      </w:r>
      <w:r w:rsidR="00FB5250" w:rsidRPr="00295472">
        <w:fldChar w:fldCharType="separate"/>
      </w:r>
      <w:r w:rsidR="00EE343B" w:rsidRPr="00295472">
        <w:rPr>
          <w:rStyle w:val="Hyperlink"/>
        </w:rPr>
        <w:t>Guide for Authors</w:t>
      </w:r>
      <w:r w:rsidR="00FB5250" w:rsidRPr="00295472">
        <w:rPr>
          <w:rStyle w:val="Hyperlink"/>
        </w:rPr>
        <w:fldChar w:fldCharType="end"/>
      </w:r>
      <w:bookmarkEnd w:id="2"/>
      <w:r w:rsidR="00022034">
        <w:t xml:space="preserve">, which </w:t>
      </w:r>
      <w:r w:rsidR="00610264">
        <w:t xml:space="preserve">are </w:t>
      </w:r>
      <w:r w:rsidR="00022034">
        <w:t>reproduced in Table 1.</w:t>
      </w:r>
      <w:r w:rsidR="005761EC">
        <w:t xml:space="preserve"> The Journal endeavors to play its role in the scientific </w:t>
      </w:r>
      <w:r w:rsidR="000427D1">
        <w:t xml:space="preserve">method[ref] </w:t>
      </w:r>
      <w:r w:rsidR="005761EC">
        <w:t>by expediting the editorial and peer review process and to make all COVID-19-related publications publicly available at no cost to readers</w:t>
      </w:r>
      <w:r w:rsidR="000427D1">
        <w:t>. We also commit to</w:t>
      </w:r>
      <w:r w:rsidR="005761EC">
        <w:t xml:space="preserve"> maintaining our high editorial standards</w:t>
      </w:r>
      <w:r w:rsidR="000427D1">
        <w:t xml:space="preserve"> such that the articles we publish regarding this pandemic are </w:t>
      </w:r>
      <w:r w:rsidR="000427D1" w:rsidRPr="000427D1">
        <w:rPr>
          <w:i/>
        </w:rPr>
        <w:t>well designed, carefully conducted, and properly interpreted and</w:t>
      </w:r>
      <w:r w:rsidR="00296D50">
        <w:rPr>
          <w:i/>
        </w:rPr>
        <w:t>…</w:t>
      </w:r>
      <w:r w:rsidR="000427D1" w:rsidRPr="000427D1">
        <w:rPr>
          <w:i/>
        </w:rPr>
        <w:t xml:space="preserve"> </w:t>
      </w:r>
      <w:r w:rsidR="00296D50">
        <w:rPr>
          <w:i/>
        </w:rPr>
        <w:t>[are]</w:t>
      </w:r>
      <w:r w:rsidR="000427D1" w:rsidRPr="000427D1">
        <w:rPr>
          <w:i/>
        </w:rPr>
        <w:t xml:space="preserve"> situated within and expands the existing knowledge base</w:t>
      </w:r>
      <w:r w:rsidR="005761EC">
        <w:t>.</w:t>
      </w:r>
      <w:r w:rsidR="00EA52C1">
        <w:fldChar w:fldCharType="begin"/>
      </w:r>
      <w:r w:rsidR="00EA52C1">
        <w:instrText xml:space="preserve"> ADDIN EN.CITE &lt;EndNote&gt;&lt;Cite&gt;&lt;Author&gt;Novins&lt;/Author&gt;&lt;Year&gt;2018&lt;/Year&gt;&lt;RecNum&gt;102&lt;/RecNum&gt;&lt;DisplayText&gt;&lt;style face="superscript"&gt;12&lt;/style&gt;&lt;/DisplayText&gt;&lt;record&gt;&lt;rec-number&gt;102&lt;/rec-number&gt;&lt;foreign-keys&gt;&lt;key app="EN" db-id="0xezwaww1s9wfae02epp5z5lvt5d2w9r55e9" timestamp="1587579826"&gt;102&lt;/key&gt;&lt;/foreign-keys&gt;&lt;ref-type name="Journal Article"&gt;17&lt;/ref-type&gt;&lt;contributors&gt;&lt;authors&gt;&lt;author&gt;Novins, Douglas K.&lt;/author&gt;&lt;author&gt;Althoff, Robert R.&lt;/author&gt;&lt;author&gt;Billingsley, Mary K.&lt;/author&gt;&lt;author&gt;Cortese, Samuele&lt;/author&gt;&lt;author&gt;Drury, Stacy S.&lt;/author&gt;&lt;author&gt;Frazier, Jean A.&lt;/author&gt;&lt;author&gt;Henderson, Schuyler W.&lt;/author&gt;&lt;author&gt;McCauley, Elizabeth A.&lt;/author&gt;&lt;author&gt;White, Tonya J. H.&lt;/author&gt;&lt;author&gt;Karnik, Niranjan S.&lt;/author&gt;&lt;/authors&gt;&lt;/contributors&gt;&lt;titles&gt;&lt;title&gt;Bias, the Scientific Method, and the &amp;lt;em&amp;gt;Journal&amp;lt;/em&amp;gt;&lt;/title&gt;&lt;secondary-title&gt;Journal of the American Academy of Child &amp;amp; Adolescent Psychiatry&lt;/secondary-title&gt;&lt;/titles&gt;&lt;periodical&gt;&lt;full-title&gt;Journal of the American Academy of Child and Adolescent Psychiatry&lt;/full-title&gt;&lt;abbr-1&gt;J. Am. Acad. Child Adolesc. Psychiatry&lt;/abbr-1&gt;&lt;abbr-2&gt;J Am Acad Child Adolesc Psychiatry&lt;/abbr-2&gt;&lt;abbr-3&gt;Journal of the American Academy of Child &amp;amp; Adolescent Psychiatry&lt;/abbr-3&gt;&lt;/periodical&gt;&lt;pages&gt;71&lt;/pages&gt;&lt;volume&gt;57&lt;/volume&gt;&lt;number&gt;2&lt;/number&gt;&lt;dates&gt;&lt;year&gt;2018&lt;/year&gt;&lt;/dates&gt;&lt;publisher&gt;Elsevier&lt;/publisher&gt;&lt;isbn&gt;0890-8567&lt;/isbn&gt;&lt;urls&gt;&lt;related-urls&gt;&lt;url&gt;https://doi.org/10.1016/j.jaac.2017.12.006&lt;/url&gt;&lt;/related-urls&gt;&lt;/urls&gt;&lt;electronic-resource-num&gt;10.1016/j.jaac.2017.12.006&lt;/electronic-resource-num&gt;&lt;access-date&gt;2020/04/22&lt;/access-date&gt;&lt;/record&gt;&lt;/Cite&gt;&lt;/EndNote&gt;</w:instrText>
      </w:r>
      <w:r w:rsidR="00EA52C1">
        <w:fldChar w:fldCharType="separate"/>
      </w:r>
      <w:r w:rsidR="00EA52C1" w:rsidRPr="00EA52C1">
        <w:rPr>
          <w:noProof/>
          <w:vertAlign w:val="superscript"/>
        </w:rPr>
        <w:t>12</w:t>
      </w:r>
      <w:r w:rsidR="00EA52C1">
        <w:fldChar w:fldCharType="end"/>
      </w:r>
    </w:p>
    <w:p w14:paraId="632A96C4" w14:textId="4D49E82C" w:rsidR="00EE343B" w:rsidRPr="00295472" w:rsidRDefault="006618DF" w:rsidP="006026C2">
      <w:pPr>
        <w:ind w:right="720" w:firstLine="720"/>
      </w:pPr>
      <w:r w:rsidRPr="00295472">
        <w:t xml:space="preserve">Here we provide a brief overview of the pandemic-related submissions we </w:t>
      </w:r>
      <w:r w:rsidR="00FB5250" w:rsidRPr="00295472">
        <w:t>believe are particularly important for our science and practice:</w:t>
      </w:r>
    </w:p>
    <w:p w14:paraId="69573915" w14:textId="7EEF67A7" w:rsidR="00FB5250" w:rsidRPr="00295472" w:rsidRDefault="00FB5250" w:rsidP="00FB5250">
      <w:pPr>
        <w:pStyle w:val="ListParagraph"/>
        <w:numPr>
          <w:ilvl w:val="0"/>
          <w:numId w:val="4"/>
        </w:numPr>
        <w:ind w:right="720"/>
      </w:pPr>
      <w:r w:rsidRPr="00022034">
        <w:rPr>
          <w:b/>
        </w:rPr>
        <w:t>Epidemiology</w:t>
      </w:r>
      <w:r w:rsidR="00022034">
        <w:t>.</w:t>
      </w:r>
      <w:r w:rsidR="00F90C22" w:rsidRPr="00295472">
        <w:t xml:space="preserve"> </w:t>
      </w:r>
      <w:r w:rsidR="003964A7" w:rsidRPr="00295472">
        <w:t xml:space="preserve">How specific pandemic-related factors impact </w:t>
      </w:r>
      <w:r w:rsidR="00AF6036">
        <w:t xml:space="preserve">maternal, infant, </w:t>
      </w:r>
      <w:r w:rsidR="006A6FF7">
        <w:t xml:space="preserve">, </w:t>
      </w:r>
      <w:r w:rsidR="003964A7" w:rsidRPr="00295472">
        <w:t>child</w:t>
      </w:r>
      <w:r w:rsidR="006A6FF7">
        <w:t>,</w:t>
      </w:r>
      <w:r w:rsidR="003964A7" w:rsidRPr="00295472">
        <w:t xml:space="preserve"> and adolescent mental health, and how these factors interact with previously known</w:t>
      </w:r>
      <w:r w:rsidR="00AF6036">
        <w:t xml:space="preserve"> and existing </w:t>
      </w:r>
      <w:r w:rsidR="00BF7C13" w:rsidRPr="00295472">
        <w:t xml:space="preserve">risk factors </w:t>
      </w:r>
      <w:r w:rsidR="003964A7" w:rsidRPr="00295472">
        <w:t>to</w:t>
      </w:r>
      <w:r w:rsidR="00AF6036">
        <w:t xml:space="preserve"> amplify risk and/or resilience. </w:t>
      </w:r>
      <w:r w:rsidR="003D7152" w:rsidRPr="00295472">
        <w:t xml:space="preserve"> </w:t>
      </w:r>
    </w:p>
    <w:p w14:paraId="310F5833" w14:textId="08142CB3" w:rsidR="00322D6F" w:rsidRPr="00295472" w:rsidRDefault="00022034" w:rsidP="00FB5250">
      <w:pPr>
        <w:pStyle w:val="ListParagraph"/>
        <w:numPr>
          <w:ilvl w:val="0"/>
          <w:numId w:val="4"/>
        </w:numPr>
        <w:ind w:right="720"/>
      </w:pPr>
      <w:r w:rsidRPr="00022034">
        <w:rPr>
          <w:b/>
        </w:rPr>
        <w:lastRenderedPageBreak/>
        <w:t>Measuremen</w:t>
      </w:r>
      <w:r>
        <w:t xml:space="preserve">t. </w:t>
      </w:r>
      <w:r w:rsidR="00322D6F" w:rsidRPr="00295472">
        <w:t>Development and validation of new measures that capture variation in the impacts of COVID 19 on family</w:t>
      </w:r>
      <w:r w:rsidR="00AF6036">
        <w:t>/individual</w:t>
      </w:r>
      <w:r w:rsidR="00322D6F" w:rsidRPr="00295472">
        <w:t xml:space="preserve"> functioning and other factors with specific relevance to pediatric mental health. </w:t>
      </w:r>
    </w:p>
    <w:p w14:paraId="2E0289F3" w14:textId="0398FA27" w:rsidR="00FB5250" w:rsidRPr="00295472" w:rsidRDefault="00FB5250" w:rsidP="00FB5250">
      <w:pPr>
        <w:pStyle w:val="ListParagraph"/>
        <w:numPr>
          <w:ilvl w:val="0"/>
          <w:numId w:val="4"/>
        </w:numPr>
        <w:ind w:right="720"/>
      </w:pPr>
      <w:r w:rsidRPr="00022034">
        <w:rPr>
          <w:b/>
        </w:rPr>
        <w:t>Neuroscience</w:t>
      </w:r>
      <w:r w:rsidR="00AF6036">
        <w:rPr>
          <w:b/>
        </w:rPr>
        <w:t>, Genetics and Epigenetics</w:t>
      </w:r>
      <w:r w:rsidR="001F5D48" w:rsidRPr="00295472">
        <w:t>. Ongoing neuroimaging studies that have been interrupted by the pandemic may be able to assess differences as a result of changes to stop the spread of the virus (i.e., isolation, social distancing and changes in peer interactions, increased screen time, etc.).</w:t>
      </w:r>
      <w:r w:rsidR="003E3DB2" w:rsidRPr="00295472">
        <w:t xml:space="preserve"> Epigenetic studies that have pre-COVID samples may be able to </w:t>
      </w:r>
      <w:r w:rsidR="00AF6036">
        <w:t>resample</w:t>
      </w:r>
      <w:r w:rsidR="003E3DB2" w:rsidRPr="00295472">
        <w:t xml:space="preserve"> after COVID exposure or after exposure to the stress of social isolation. </w:t>
      </w:r>
      <w:r w:rsidR="00AF6036">
        <w:t>Genetic studies, that are adequately powered, may explore vulnerabilities and resilience at the level of genetic variation.</w:t>
      </w:r>
    </w:p>
    <w:p w14:paraId="4F0A2EF1" w14:textId="61A4348B" w:rsidR="00C376E0" w:rsidRPr="00295472" w:rsidRDefault="00022034" w:rsidP="00FB5250">
      <w:pPr>
        <w:pStyle w:val="ListParagraph"/>
        <w:numPr>
          <w:ilvl w:val="0"/>
          <w:numId w:val="4"/>
        </w:numPr>
        <w:ind w:right="720"/>
      </w:pPr>
      <w:r w:rsidRPr="00022034">
        <w:rPr>
          <w:b/>
        </w:rPr>
        <w:t>Biomarkers</w:t>
      </w:r>
      <w:r>
        <w:t xml:space="preserve">. </w:t>
      </w:r>
      <w:r w:rsidR="00C376E0" w:rsidRPr="00295472">
        <w:t>Biomarker identification and/or testing of biomarkers that capture the multi-faceted impact of COVID 19 on children and adolescents as they relate to mental illness and/or resilience</w:t>
      </w:r>
      <w:r w:rsidR="00AF6036">
        <w:t>.</w:t>
      </w:r>
    </w:p>
    <w:p w14:paraId="54B7AFB6" w14:textId="6A61A7FB" w:rsidR="00FB5250" w:rsidRDefault="00022034" w:rsidP="00FB5250">
      <w:pPr>
        <w:pStyle w:val="ListParagraph"/>
        <w:numPr>
          <w:ilvl w:val="0"/>
          <w:numId w:val="4"/>
        </w:numPr>
        <w:ind w:right="720"/>
      </w:pPr>
      <w:r w:rsidRPr="00022034">
        <w:rPr>
          <w:b/>
        </w:rPr>
        <w:t xml:space="preserve">Prevention, </w:t>
      </w:r>
      <w:r w:rsidR="00FB5250" w:rsidRPr="00022034">
        <w:rPr>
          <w:b/>
        </w:rPr>
        <w:t>Treatment</w:t>
      </w:r>
      <w:r w:rsidRPr="00022034">
        <w:rPr>
          <w:b/>
        </w:rPr>
        <w:t>,</w:t>
      </w:r>
      <w:r w:rsidR="003E3DB2" w:rsidRPr="00022034">
        <w:rPr>
          <w:b/>
        </w:rPr>
        <w:t xml:space="preserve"> and Service System Response</w:t>
      </w:r>
      <w:r w:rsidR="003E3DB2" w:rsidRPr="00295472">
        <w:t xml:space="preserve">. </w:t>
      </w:r>
      <w:r w:rsidRPr="00295472">
        <w:t>The role of any preemptive prevention strategies and their impact.</w:t>
      </w:r>
      <w:r>
        <w:t xml:space="preserve"> G</w:t>
      </w:r>
      <w:r w:rsidRPr="00295472">
        <w:t>uidance on how to address the challenges of managing patients given the restrictions reacted to the Covid-19 pandemic</w:t>
      </w:r>
      <w:r>
        <w:t>.</w:t>
      </w:r>
      <w:r w:rsidRPr="00295472">
        <w:t xml:space="preserve"> </w:t>
      </w:r>
      <w:r w:rsidR="006A6FF7">
        <w:t xml:space="preserve">At-risk groups, including </w:t>
      </w:r>
      <w:r w:rsidR="00C53B12">
        <w:t xml:space="preserve">immigrants, youth in </w:t>
      </w:r>
      <w:r w:rsidR="00AF6036">
        <w:t xml:space="preserve">juvenile detention, newborns, homeless youth, children with chronic illnesses, and other groups differentially impacted by </w:t>
      </w:r>
      <w:r w:rsidR="006A6FF7">
        <w:t xml:space="preserve">health and socioeconomic disparities, are particularly important in this regard. </w:t>
      </w:r>
      <w:r w:rsidR="00B53D36" w:rsidRPr="00295472">
        <w:t xml:space="preserve">Multi-site investigations of the rapid expansion of developing paradigms to respond to the crisis that include standardized protocols and outcomes along with </w:t>
      </w:r>
      <w:r w:rsidR="001A5A4F" w:rsidRPr="00295472">
        <w:t xml:space="preserve">investigations into new gaps that were produced by this pandemic.  </w:t>
      </w:r>
    </w:p>
    <w:bookmarkEnd w:id="0"/>
    <w:p w14:paraId="5C362CF1" w14:textId="18E1BCB1" w:rsidR="00EE343B" w:rsidRDefault="00591C2B" w:rsidP="003964A7">
      <w:pPr>
        <w:ind w:firstLine="720"/>
      </w:pPr>
      <w:r w:rsidRPr="00295472">
        <w:t xml:space="preserve">We are deeply appreciative of </w:t>
      </w:r>
      <w:r w:rsidR="0024296A" w:rsidRPr="00295472">
        <w:t xml:space="preserve">the commitment of you - </w:t>
      </w:r>
      <w:r w:rsidRPr="00295472">
        <w:t xml:space="preserve">our friends and colleagues in the children’s mental health community </w:t>
      </w:r>
      <w:r w:rsidR="00A866E3" w:rsidRPr="00295472">
        <w:t>–</w:t>
      </w:r>
      <w:r w:rsidR="0024296A" w:rsidRPr="00295472">
        <w:t xml:space="preserve"> </w:t>
      </w:r>
      <w:r w:rsidR="00A866E3" w:rsidRPr="00295472">
        <w:t>and your</w:t>
      </w:r>
      <w:r w:rsidRPr="00295472">
        <w:t xml:space="preserve"> extraordinary work to care for children</w:t>
      </w:r>
      <w:r w:rsidR="003A0527" w:rsidRPr="00295472">
        <w:t>, adolescents, and their</w:t>
      </w:r>
      <w:r w:rsidRPr="00295472">
        <w:t xml:space="preserve"> families </w:t>
      </w:r>
      <w:r w:rsidR="003A0527" w:rsidRPr="00295472">
        <w:t>in the midst of this crisi</w:t>
      </w:r>
      <w:r w:rsidRPr="00295472">
        <w:t>s.</w:t>
      </w:r>
      <w:r>
        <w:t xml:space="preserve"> </w:t>
      </w:r>
    </w:p>
    <w:p w14:paraId="271080AF" w14:textId="3F257DC2" w:rsidR="00022034" w:rsidRDefault="00022034" w:rsidP="003964A7">
      <w:pPr>
        <w:ind w:firstLine="720"/>
      </w:pPr>
    </w:p>
    <w:p w14:paraId="30D177BB" w14:textId="7DD08BF7" w:rsidR="00022034" w:rsidRDefault="00022034" w:rsidP="00022034">
      <w:pPr>
        <w:shd w:val="clear" w:color="auto" w:fill="D0CECE" w:themeFill="background2" w:themeFillShade="E6"/>
        <w:rPr>
          <w:b/>
        </w:rPr>
      </w:pPr>
      <w:r>
        <w:rPr>
          <w:b/>
        </w:rPr>
        <w:t xml:space="preserve">TABLE 1: </w:t>
      </w:r>
      <w:r w:rsidRPr="00022034">
        <w:rPr>
          <w:b/>
        </w:rPr>
        <w:t>GUIDANCE FOR AUTHORS OF POTENTIAL CORONAVIRUS/COVID-19-RELATED SUBMISSIONS</w:t>
      </w:r>
    </w:p>
    <w:p w14:paraId="4E9E8373" w14:textId="77777777" w:rsidR="00022034" w:rsidRDefault="00022034" w:rsidP="00022034">
      <w:pPr>
        <w:shd w:val="clear" w:color="auto" w:fill="D0CECE" w:themeFill="background2" w:themeFillShade="E6"/>
      </w:pPr>
      <w:r>
        <w:t>JAACAP is supporting the submission and expedited editorial and peer review of manuscripts focused on the impacts of the COVID-19 pandemic on child and adolescent mental health and related services in the following areas:</w:t>
      </w:r>
    </w:p>
    <w:p w14:paraId="3225B6BC" w14:textId="77777777" w:rsidR="00022034" w:rsidRDefault="00022034" w:rsidP="00022034">
      <w:pPr>
        <w:pStyle w:val="ListParagraph"/>
        <w:numPr>
          <w:ilvl w:val="0"/>
          <w:numId w:val="1"/>
        </w:numPr>
        <w:shd w:val="clear" w:color="auto" w:fill="D0CECE" w:themeFill="background2" w:themeFillShade="E6"/>
      </w:pPr>
      <w:r w:rsidRPr="00414DF7">
        <w:rPr>
          <w:b/>
        </w:rPr>
        <w:t>New Research</w:t>
      </w:r>
      <w:r>
        <w:t xml:space="preserve"> – Empirical investigations regarding the impacts of COVID-19 on child and adolescent mental health and service system responses.</w:t>
      </w:r>
    </w:p>
    <w:p w14:paraId="6BE0099C" w14:textId="77777777" w:rsidR="00022034" w:rsidRDefault="00022034" w:rsidP="00022034">
      <w:pPr>
        <w:pStyle w:val="ListParagraph"/>
        <w:numPr>
          <w:ilvl w:val="0"/>
          <w:numId w:val="1"/>
        </w:numPr>
        <w:shd w:val="clear" w:color="auto" w:fill="D0CECE" w:themeFill="background2" w:themeFillShade="E6"/>
      </w:pPr>
      <w:bookmarkStart w:id="3" w:name="_Hlk37259853"/>
      <w:r w:rsidRPr="00414DF7">
        <w:rPr>
          <w:b/>
        </w:rPr>
        <w:t>Clinical Perspectives</w:t>
      </w:r>
      <w:r>
        <w:t xml:space="preserve"> – Submissions that provide novel, informed guidance with a sufficient empirical basis for clinical recommendations and do not replicate what is widely available online. </w:t>
      </w:r>
      <w:bookmarkEnd w:id="3"/>
      <w:r w:rsidRPr="00C63E9A">
        <w:t xml:space="preserve">Inquiries about submitting a Clinical Perspectives manuscript can be made by emailing </w:t>
      </w:r>
      <w:hyperlink r:id="rId10" w:history="1">
        <w:r w:rsidRPr="007D1BB7">
          <w:rPr>
            <w:rStyle w:val="Hyperlink"/>
          </w:rPr>
          <w:t>support@jaacap.org</w:t>
        </w:r>
      </w:hyperlink>
      <w:r>
        <w:t xml:space="preserve">. </w:t>
      </w:r>
    </w:p>
    <w:p w14:paraId="0CDD922C" w14:textId="77777777" w:rsidR="00022034" w:rsidRPr="00950AFF" w:rsidRDefault="00022034" w:rsidP="00022034">
      <w:pPr>
        <w:shd w:val="clear" w:color="auto" w:fill="D0CECE" w:themeFill="background2" w:themeFillShade="E6"/>
      </w:pPr>
      <w:r w:rsidRPr="00950AFF">
        <w:t xml:space="preserve">Further guidance on these submissions may be found in our </w:t>
      </w:r>
      <w:hyperlink r:id="rId11" w:history="1">
        <w:r w:rsidRPr="00950AFF">
          <w:rPr>
            <w:rStyle w:val="Hyperlink"/>
          </w:rPr>
          <w:t>Guide for Authors</w:t>
        </w:r>
      </w:hyperlink>
      <w:r w:rsidRPr="00950AFF">
        <w:t>.</w:t>
      </w:r>
    </w:p>
    <w:p w14:paraId="2B3D5610" w14:textId="77777777" w:rsidR="00022034" w:rsidRDefault="00022034" w:rsidP="00022034">
      <w:pPr>
        <w:shd w:val="clear" w:color="auto" w:fill="D0CECE" w:themeFill="background2" w:themeFillShade="E6"/>
      </w:pPr>
      <w:r w:rsidRPr="00950AFF">
        <w:t xml:space="preserve">Our goal is to provide a scholarly record of how the mental health of children and adolescents and their families are impacted by the COVID-19 pandemic and how the child and adolescent mental health system responds to support them, consistent with the Journal’s mission </w:t>
      </w:r>
      <w:bookmarkStart w:id="4" w:name="_Hlk37410203"/>
      <w:r w:rsidRPr="00950AFF">
        <w:rPr>
          <w:i/>
        </w:rPr>
        <w:t xml:space="preserve">to advance the science of </w:t>
      </w:r>
      <w:r w:rsidRPr="00950AFF">
        <w:rPr>
          <w:i/>
        </w:rPr>
        <w:lastRenderedPageBreak/>
        <w:t>pediatric mental health and promoting the care of youth and their families</w:t>
      </w:r>
      <w:r w:rsidRPr="00950AFF">
        <w:t xml:space="preserve">. </w:t>
      </w:r>
      <w:bookmarkEnd w:id="4"/>
      <w:r w:rsidRPr="00950AFF">
        <w:t>Towards that end, submissions that do not meet the above criteria are unlikely to be considered for publication. These include the following examples:</w:t>
      </w:r>
    </w:p>
    <w:p w14:paraId="6B1B6081" w14:textId="77777777" w:rsidR="00022034" w:rsidRDefault="00022034" w:rsidP="00022034">
      <w:pPr>
        <w:pStyle w:val="ListParagraph"/>
        <w:numPr>
          <w:ilvl w:val="0"/>
          <w:numId w:val="2"/>
        </w:numPr>
        <w:shd w:val="clear" w:color="auto" w:fill="D0CECE" w:themeFill="background2" w:themeFillShade="E6"/>
      </w:pPr>
      <w:r>
        <w:t xml:space="preserve">Single-site program descriptions and preliminary descriptions of treatment adaptations </w:t>
      </w:r>
    </w:p>
    <w:p w14:paraId="145213A7" w14:textId="77777777" w:rsidR="00022034" w:rsidRDefault="00022034" w:rsidP="00022034">
      <w:pPr>
        <w:pStyle w:val="ListParagraph"/>
        <w:numPr>
          <w:ilvl w:val="0"/>
          <w:numId w:val="2"/>
        </w:numPr>
        <w:shd w:val="clear" w:color="auto" w:fill="D0CECE" w:themeFill="background2" w:themeFillShade="E6"/>
      </w:pPr>
      <w:r>
        <w:t xml:space="preserve">Materials to provide useful, real-time information and clinical guidance to the child and adolescent mental health community. If you are preparing such materials, we strongly encourage you to work directly with professional societies and organizations to contribute your expertise to their efforts. </w:t>
      </w:r>
      <w:bookmarkStart w:id="5" w:name="_Hlk37260519"/>
      <w:r>
        <w:t>For example, the American Academy of Child &amp; Adolescent Psychiatry (AACAP), the Publisher of this Journal, has developed a publicly accessible Coronavirus Resource Library that they are regularly adding materials to (</w:t>
      </w:r>
      <w:hyperlink r:id="rId12" w:history="1">
        <w:r w:rsidRPr="007D1BB7">
          <w:rPr>
            <w:rStyle w:val="Hyperlink"/>
          </w:rPr>
          <w:t>https://www.aacap.org/coronavirus</w:t>
        </w:r>
      </w:hyperlink>
      <w:r>
        <w:t xml:space="preserve">). </w:t>
      </w:r>
      <w:bookmarkEnd w:id="5"/>
    </w:p>
    <w:p w14:paraId="2BC8989A" w14:textId="77777777" w:rsidR="00022034" w:rsidRDefault="00022034" w:rsidP="00022034">
      <w:pPr>
        <w:pStyle w:val="ListParagraph"/>
        <w:numPr>
          <w:ilvl w:val="0"/>
          <w:numId w:val="2"/>
        </w:numPr>
        <w:shd w:val="clear" w:color="auto" w:fill="D0CECE" w:themeFill="background2" w:themeFillShade="E6"/>
      </w:pPr>
      <w:r>
        <w:t>Commentaries or Letters to the Editor calling for more funding for clinical services or research.</w:t>
      </w:r>
    </w:p>
    <w:p w14:paraId="1C56608F" w14:textId="71E6728C" w:rsidR="00022034" w:rsidRDefault="00022034" w:rsidP="00022034"/>
    <w:p w14:paraId="30C54AD7" w14:textId="70280DD7" w:rsidR="00897363" w:rsidRPr="00897363" w:rsidRDefault="00897363" w:rsidP="00022034">
      <w:pPr>
        <w:rPr>
          <w:b/>
        </w:rPr>
      </w:pPr>
      <w:r w:rsidRPr="00897363">
        <w:rPr>
          <w:b/>
        </w:rPr>
        <w:t>References</w:t>
      </w:r>
    </w:p>
    <w:p w14:paraId="7FB53D45" w14:textId="77777777" w:rsidR="00EA52C1" w:rsidRPr="00EA52C1" w:rsidRDefault="00095F46" w:rsidP="00EA52C1">
      <w:pPr>
        <w:pStyle w:val="EndNoteBibliography"/>
        <w:spacing w:after="0"/>
        <w:ind w:left="720" w:hanging="720"/>
      </w:pPr>
      <w:r>
        <w:fldChar w:fldCharType="begin"/>
      </w:r>
      <w:r>
        <w:instrText xml:space="preserve"> ADDIN EN.REFLIST </w:instrText>
      </w:r>
      <w:r>
        <w:fldChar w:fldCharType="separate"/>
      </w:r>
      <w:r w:rsidR="00EA52C1" w:rsidRPr="00EA52C1">
        <w:t>1.</w:t>
      </w:r>
      <w:r w:rsidR="00EA52C1" w:rsidRPr="00EA52C1">
        <w:tab/>
        <w:t xml:space="preserve">Barkmann C, Romer G, Watson M, Schulte-Markwort M. Parental Physical Illness as a Risk for Psychosocial Maladjustment in Children and Adolescents: Epidemiological Findings From a National Survey in Germany. </w:t>
      </w:r>
      <w:r w:rsidR="00EA52C1" w:rsidRPr="00EA52C1">
        <w:rPr>
          <w:i/>
        </w:rPr>
        <w:t xml:space="preserve">Psychosomatics. </w:t>
      </w:r>
      <w:r w:rsidR="00EA52C1" w:rsidRPr="00EA52C1">
        <w:t>2007;48(6):476-481.</w:t>
      </w:r>
    </w:p>
    <w:p w14:paraId="13615E5E" w14:textId="77777777" w:rsidR="00EA52C1" w:rsidRPr="00EA52C1" w:rsidRDefault="00EA52C1" w:rsidP="00EA52C1">
      <w:pPr>
        <w:pStyle w:val="EndNoteBibliography"/>
        <w:spacing w:after="0"/>
        <w:ind w:left="720" w:hanging="720"/>
      </w:pPr>
      <w:r w:rsidRPr="00EA52C1">
        <w:t>2.</w:t>
      </w:r>
      <w:r w:rsidRPr="00EA52C1">
        <w:tab/>
        <w:t xml:space="preserve">Wilcox HC, Kuramoto SJ, Lichtenstein P, Långström N, Brent DA, Runeson B. Psychiatric Morbidity, Violent Crime, and Suicide Among Children and Adolescents Exposed to Parental Death. </w:t>
      </w:r>
      <w:r w:rsidRPr="00EA52C1">
        <w:rPr>
          <w:i/>
        </w:rPr>
        <w:t xml:space="preserve">J Am Acad Child Adolesc Psychiatry. </w:t>
      </w:r>
      <w:r w:rsidRPr="00EA52C1">
        <w:t>2010;49(5):514-523.</w:t>
      </w:r>
    </w:p>
    <w:p w14:paraId="7119DCCC" w14:textId="77777777" w:rsidR="00EA52C1" w:rsidRPr="00EA52C1" w:rsidRDefault="00EA52C1" w:rsidP="00EA52C1">
      <w:pPr>
        <w:pStyle w:val="EndNoteBibliography"/>
        <w:spacing w:after="0"/>
        <w:ind w:left="720" w:hanging="720"/>
      </w:pPr>
      <w:r w:rsidRPr="00EA52C1">
        <w:t>3.</w:t>
      </w:r>
      <w:r w:rsidRPr="00EA52C1">
        <w:tab/>
        <w:t xml:space="preserve">Endo K, Ando S, Shimodera S, et al. Preference for Solitude, Social Isolation, Suicidal Ideation, and Self-Harm in Adolescents. </w:t>
      </w:r>
      <w:r w:rsidRPr="00EA52C1">
        <w:rPr>
          <w:i/>
        </w:rPr>
        <w:t xml:space="preserve">J Adolesc Health. </w:t>
      </w:r>
      <w:r w:rsidRPr="00EA52C1">
        <w:t>2017;61(2):187-191.</w:t>
      </w:r>
    </w:p>
    <w:p w14:paraId="439036C0" w14:textId="77777777" w:rsidR="00EA52C1" w:rsidRPr="00EA52C1" w:rsidRDefault="00EA52C1" w:rsidP="00EA52C1">
      <w:pPr>
        <w:pStyle w:val="EndNoteBibliography"/>
        <w:spacing w:after="0"/>
        <w:ind w:left="720" w:hanging="720"/>
      </w:pPr>
      <w:r w:rsidRPr="00EA52C1">
        <w:t>4.</w:t>
      </w:r>
      <w:r w:rsidRPr="00EA52C1">
        <w:tab/>
        <w:t xml:space="preserve">Calati R, Ferrari C, Brittner M, et al. Suicidal thoughts and behaviors and social isolation: A narrative review of the literature. </w:t>
      </w:r>
      <w:r w:rsidRPr="00EA52C1">
        <w:rPr>
          <w:i/>
        </w:rPr>
        <w:t xml:space="preserve">J Affect Disord. </w:t>
      </w:r>
      <w:r w:rsidRPr="00EA52C1">
        <w:t>2019;245:653-667.</w:t>
      </w:r>
    </w:p>
    <w:p w14:paraId="733FAF2F" w14:textId="77777777" w:rsidR="00EA52C1" w:rsidRPr="00EA52C1" w:rsidRDefault="00EA52C1" w:rsidP="00EA52C1">
      <w:pPr>
        <w:pStyle w:val="EndNoteBibliography"/>
        <w:spacing w:after="0"/>
        <w:ind w:left="720" w:hanging="720"/>
      </w:pPr>
      <w:r w:rsidRPr="00EA52C1">
        <w:t>5.</w:t>
      </w:r>
      <w:r w:rsidRPr="00EA52C1">
        <w:tab/>
        <w:t xml:space="preserve">McLaughlin KA, Green JG, Alegría M, et al. Food Insecurity and Mental Disorders in a National Sample of U.S. Adolescents. </w:t>
      </w:r>
      <w:r w:rsidRPr="00EA52C1">
        <w:rPr>
          <w:i/>
        </w:rPr>
        <w:t xml:space="preserve">J Am Acad Child Adolesc Psychiatry. </w:t>
      </w:r>
      <w:r w:rsidRPr="00EA52C1">
        <w:t>2012;51(12):1293-1303.</w:t>
      </w:r>
    </w:p>
    <w:p w14:paraId="2B9257D6" w14:textId="77777777" w:rsidR="00EA52C1" w:rsidRPr="00EA52C1" w:rsidRDefault="00EA52C1" w:rsidP="00EA52C1">
      <w:pPr>
        <w:pStyle w:val="EndNoteBibliography"/>
        <w:spacing w:after="0"/>
        <w:ind w:left="720" w:hanging="720"/>
      </w:pPr>
      <w:r w:rsidRPr="00EA52C1">
        <w:t>6.</w:t>
      </w:r>
      <w:r w:rsidRPr="00EA52C1">
        <w:tab/>
        <w:t xml:space="preserve">Priest N, Paradies Y, Trenerry B, Truong M, Karlsen S, Kelly Y. A systematic review of studies examining the relationship between reported racism and health and wellbeing for children and young people. </w:t>
      </w:r>
      <w:r w:rsidRPr="00EA52C1">
        <w:rPr>
          <w:i/>
        </w:rPr>
        <w:t xml:space="preserve">Soc Sci Med. </w:t>
      </w:r>
      <w:r w:rsidRPr="00EA52C1">
        <w:t>2013;95:115-127.</w:t>
      </w:r>
    </w:p>
    <w:p w14:paraId="3F40B8F2" w14:textId="77777777" w:rsidR="00EA52C1" w:rsidRPr="00EA52C1" w:rsidRDefault="00EA52C1" w:rsidP="00EA52C1">
      <w:pPr>
        <w:pStyle w:val="EndNoteBibliography"/>
        <w:spacing w:after="0"/>
        <w:ind w:left="720" w:hanging="720"/>
      </w:pPr>
      <w:r w:rsidRPr="00EA52C1">
        <w:t>7.</w:t>
      </w:r>
      <w:r w:rsidRPr="00EA52C1">
        <w:tab/>
        <w:t xml:space="preserve">Duncan GJ, Brooks-Gunn J. Family Poverty, Welfare Reform, and Child Development. </w:t>
      </w:r>
      <w:r w:rsidRPr="00EA52C1">
        <w:rPr>
          <w:i/>
        </w:rPr>
        <w:t xml:space="preserve">Child Dev. </w:t>
      </w:r>
      <w:r w:rsidRPr="00EA52C1">
        <w:t>2000;71(1):188-196.</w:t>
      </w:r>
    </w:p>
    <w:p w14:paraId="7CF28192" w14:textId="77777777" w:rsidR="00EA52C1" w:rsidRPr="00EA52C1" w:rsidRDefault="00EA52C1" w:rsidP="00EA52C1">
      <w:pPr>
        <w:pStyle w:val="EndNoteBibliography"/>
        <w:spacing w:after="0"/>
        <w:ind w:left="720" w:hanging="720"/>
      </w:pPr>
      <w:r w:rsidRPr="00EA52C1">
        <w:t>8.</w:t>
      </w:r>
      <w:r w:rsidRPr="00EA52C1">
        <w:tab/>
        <w:t xml:space="preserve">Costello EJ, Compton SN, Keeler G, Angold A. Relationships Between Poverty and PsychopathologyA Natural Experiment. </w:t>
      </w:r>
      <w:r w:rsidRPr="00EA52C1">
        <w:rPr>
          <w:i/>
        </w:rPr>
        <w:t xml:space="preserve">JAMA. </w:t>
      </w:r>
      <w:r w:rsidRPr="00EA52C1">
        <w:t>2003;290(15):2023-2029.</w:t>
      </w:r>
    </w:p>
    <w:p w14:paraId="760E4A14" w14:textId="77777777" w:rsidR="00EA52C1" w:rsidRPr="00EA52C1" w:rsidRDefault="00EA52C1" w:rsidP="00EA52C1">
      <w:pPr>
        <w:pStyle w:val="EndNoteBibliography"/>
        <w:spacing w:after="0"/>
        <w:ind w:left="720" w:hanging="720"/>
      </w:pPr>
      <w:r w:rsidRPr="00EA52C1">
        <w:t>9.</w:t>
      </w:r>
      <w:r w:rsidRPr="00EA52C1">
        <w:tab/>
        <w:t xml:space="preserve">Meltzer H, Doos L, Vostanis P, Ford T, Goodman R. The mental health of children who witness domestic violence. </w:t>
      </w:r>
      <w:r w:rsidRPr="00EA52C1">
        <w:rPr>
          <w:i/>
        </w:rPr>
        <w:t xml:space="preserve">Child &amp; Family Social Work. </w:t>
      </w:r>
      <w:r w:rsidRPr="00EA52C1">
        <w:t>2009;14(4):491-501.</w:t>
      </w:r>
    </w:p>
    <w:p w14:paraId="057340DF" w14:textId="77777777" w:rsidR="00EA52C1" w:rsidRPr="00EA52C1" w:rsidRDefault="00EA52C1" w:rsidP="00EA52C1">
      <w:pPr>
        <w:pStyle w:val="EndNoteBibliography"/>
        <w:spacing w:after="0"/>
        <w:ind w:left="720" w:hanging="720"/>
      </w:pPr>
      <w:r w:rsidRPr="00EA52C1">
        <w:t>10.</w:t>
      </w:r>
      <w:r w:rsidRPr="00EA52C1">
        <w:tab/>
        <w:t xml:space="preserve">Flach C, Leese M, Heron J, et al. Antenatal domestic violence, maternal mental health and subsequent child behaviour: a cohort study. </w:t>
      </w:r>
      <w:r w:rsidRPr="00EA52C1">
        <w:rPr>
          <w:i/>
        </w:rPr>
        <w:t xml:space="preserve">BJOG. </w:t>
      </w:r>
      <w:r w:rsidRPr="00EA52C1">
        <w:t>2011;118(11):1383-1391.</w:t>
      </w:r>
    </w:p>
    <w:p w14:paraId="710BF357" w14:textId="77777777" w:rsidR="00EA52C1" w:rsidRPr="00EA52C1" w:rsidRDefault="00EA52C1" w:rsidP="00EA52C1">
      <w:pPr>
        <w:pStyle w:val="EndNoteBibliography"/>
        <w:spacing w:after="0"/>
        <w:ind w:left="720" w:hanging="720"/>
      </w:pPr>
      <w:r w:rsidRPr="00EA52C1">
        <w:t>11.</w:t>
      </w:r>
      <w:r w:rsidRPr="00EA52C1">
        <w:tab/>
        <w:t xml:space="preserve">Zeanah CH, Humphreys KL. Child Abuse and Neglect. </w:t>
      </w:r>
      <w:r w:rsidRPr="00EA52C1">
        <w:rPr>
          <w:i/>
        </w:rPr>
        <w:t xml:space="preserve">J Am Acad Child Adolesc Psychiatry. </w:t>
      </w:r>
      <w:r w:rsidRPr="00EA52C1">
        <w:t>2018;57(9):637-644.</w:t>
      </w:r>
    </w:p>
    <w:p w14:paraId="46D2EEF5" w14:textId="77777777" w:rsidR="00EA52C1" w:rsidRPr="00EA52C1" w:rsidRDefault="00EA52C1" w:rsidP="00EA52C1">
      <w:pPr>
        <w:pStyle w:val="EndNoteBibliography"/>
        <w:ind w:left="720" w:hanging="720"/>
      </w:pPr>
      <w:r w:rsidRPr="00EA52C1">
        <w:t>12.</w:t>
      </w:r>
      <w:r w:rsidRPr="00EA52C1">
        <w:tab/>
        <w:t xml:space="preserve">Novins DK, Althoff RR, Billingsley MK, et al. Bias, the Scientific Method, and the &lt;em&gt;Journal&lt;/em&gt;. </w:t>
      </w:r>
      <w:r w:rsidRPr="00EA52C1">
        <w:rPr>
          <w:i/>
        </w:rPr>
        <w:t xml:space="preserve">J Am Acad Child Adolesc Psychiatry. </w:t>
      </w:r>
      <w:r w:rsidRPr="00EA52C1">
        <w:t>2018;57(2):71.</w:t>
      </w:r>
    </w:p>
    <w:p w14:paraId="4BA7D3C9" w14:textId="403F6597" w:rsidR="00897363" w:rsidRDefault="00095F46" w:rsidP="00022034">
      <w:r>
        <w:fldChar w:fldCharType="end"/>
      </w:r>
    </w:p>
    <w:sectPr w:rsidR="00897363">
      <w:headerReference w:type="default" r:id="rId13"/>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97F70" w16cex:dateUtc="2020-04-21T18:19:00Z"/>
  <w16cex:commentExtensible w16cex:durableId="22498012" w16cex:dateUtc="2020-04-21T18:22:00Z"/>
  <w16cex:commentExtensible w16cex:durableId="22497FD1" w16cex:dateUtc="2020-04-21T18:21:00Z"/>
  <w16cex:commentExtensible w16cex:durableId="2249806F" w16cex:dateUtc="2020-04-21T18:23:00Z"/>
  <w16cex:commentExtensible w16cex:durableId="224980FF" w16cex:dateUtc="2020-04-21T18:2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6C67DD" w14:textId="77777777" w:rsidR="00EC1945" w:rsidRDefault="00EC1945" w:rsidP="00462EC1">
      <w:pPr>
        <w:spacing w:after="0" w:line="240" w:lineRule="auto"/>
      </w:pPr>
      <w:r>
        <w:separator/>
      </w:r>
    </w:p>
  </w:endnote>
  <w:endnote w:type="continuationSeparator" w:id="0">
    <w:p w14:paraId="331F8079" w14:textId="77777777" w:rsidR="00EC1945" w:rsidRDefault="00EC1945" w:rsidP="00462EC1">
      <w:pPr>
        <w:spacing w:after="0" w:line="240" w:lineRule="auto"/>
      </w:pPr>
      <w:r>
        <w:continuationSeparator/>
      </w:r>
    </w:p>
  </w:endnote>
  <w:endnote w:type="continuationNotice" w:id="1">
    <w:p w14:paraId="6FA8A3CB" w14:textId="77777777" w:rsidR="00EC1945" w:rsidRDefault="00EC194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8FFE81" w14:textId="77777777" w:rsidR="00EC1945" w:rsidRDefault="00EC1945" w:rsidP="00462EC1">
      <w:pPr>
        <w:spacing w:after="0" w:line="240" w:lineRule="auto"/>
      </w:pPr>
      <w:r>
        <w:separator/>
      </w:r>
    </w:p>
  </w:footnote>
  <w:footnote w:type="continuationSeparator" w:id="0">
    <w:p w14:paraId="65447CF9" w14:textId="77777777" w:rsidR="00EC1945" w:rsidRDefault="00EC1945" w:rsidP="00462EC1">
      <w:pPr>
        <w:spacing w:after="0" w:line="240" w:lineRule="auto"/>
      </w:pPr>
      <w:r>
        <w:continuationSeparator/>
      </w:r>
    </w:p>
  </w:footnote>
  <w:footnote w:type="continuationNotice" w:id="1">
    <w:p w14:paraId="0593EB23" w14:textId="77777777" w:rsidR="00EC1945" w:rsidRDefault="00EC194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C1C434" w14:textId="0A1C6201" w:rsidR="00462EC1" w:rsidRDefault="00462EC1">
    <w:pPr>
      <w:pStyle w:val="Header"/>
    </w:pPr>
    <w:r>
      <w:t>JAACAP’s Role in Advancing the Science of Pediatric Mental Health and Promoting the Care of Youth and Families During the COVID-19 Pandemic</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B65600B"/>
    <w:multiLevelType w:val="hybridMultilevel"/>
    <w:tmpl w:val="45AC50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79573D8"/>
    <w:multiLevelType w:val="hybridMultilevel"/>
    <w:tmpl w:val="F1585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235746B"/>
    <w:multiLevelType w:val="hybridMultilevel"/>
    <w:tmpl w:val="1A4299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7AAB4DD1"/>
    <w:multiLevelType w:val="hybridMultilevel"/>
    <w:tmpl w:val="46BCE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ezwaww1s9wfae02epp5z5lvt5d2w9r55e9&quot;&gt;JAACAP-NewEndnote 2020&lt;record-ids&gt;&lt;item&gt;90&lt;/item&gt;&lt;item&gt;92&lt;/item&gt;&lt;item&gt;93&lt;/item&gt;&lt;item&gt;94&lt;/item&gt;&lt;item&gt;95&lt;/item&gt;&lt;item&gt;96&lt;/item&gt;&lt;item&gt;97&lt;/item&gt;&lt;item&gt;98&lt;/item&gt;&lt;item&gt;99&lt;/item&gt;&lt;item&gt;100&lt;/item&gt;&lt;item&gt;101&lt;/item&gt;&lt;item&gt;102&lt;/item&gt;&lt;/record-ids&gt;&lt;/item&gt;&lt;/Libraries&gt;"/>
  </w:docVars>
  <w:rsids>
    <w:rsidRoot w:val="00C63E9A"/>
    <w:rsid w:val="00022034"/>
    <w:rsid w:val="000427D1"/>
    <w:rsid w:val="000509AC"/>
    <w:rsid w:val="00060971"/>
    <w:rsid w:val="000750C7"/>
    <w:rsid w:val="00095F46"/>
    <w:rsid w:val="001401D6"/>
    <w:rsid w:val="0014786E"/>
    <w:rsid w:val="00153D35"/>
    <w:rsid w:val="001866DB"/>
    <w:rsid w:val="001A5A4F"/>
    <w:rsid w:val="001E34C1"/>
    <w:rsid w:val="001F44E0"/>
    <w:rsid w:val="001F5D48"/>
    <w:rsid w:val="0024296A"/>
    <w:rsid w:val="00295472"/>
    <w:rsid w:val="00296D50"/>
    <w:rsid w:val="002A587A"/>
    <w:rsid w:val="002B4288"/>
    <w:rsid w:val="00314DE0"/>
    <w:rsid w:val="00322D6F"/>
    <w:rsid w:val="00351A76"/>
    <w:rsid w:val="003964A7"/>
    <w:rsid w:val="003A0527"/>
    <w:rsid w:val="003D7152"/>
    <w:rsid w:val="003E3DB2"/>
    <w:rsid w:val="003F6246"/>
    <w:rsid w:val="00414DF7"/>
    <w:rsid w:val="00420472"/>
    <w:rsid w:val="00425B9B"/>
    <w:rsid w:val="00460265"/>
    <w:rsid w:val="00462EC1"/>
    <w:rsid w:val="004B5D21"/>
    <w:rsid w:val="004E513E"/>
    <w:rsid w:val="00507AFB"/>
    <w:rsid w:val="00536B2D"/>
    <w:rsid w:val="005761EC"/>
    <w:rsid w:val="00583155"/>
    <w:rsid w:val="00591C2B"/>
    <w:rsid w:val="005B7CF2"/>
    <w:rsid w:val="006026C2"/>
    <w:rsid w:val="00610264"/>
    <w:rsid w:val="006618DF"/>
    <w:rsid w:val="006A6FF7"/>
    <w:rsid w:val="006C05A1"/>
    <w:rsid w:val="007374FF"/>
    <w:rsid w:val="007A7010"/>
    <w:rsid w:val="00821A6C"/>
    <w:rsid w:val="00831BFB"/>
    <w:rsid w:val="00897363"/>
    <w:rsid w:val="008A25C0"/>
    <w:rsid w:val="008E371D"/>
    <w:rsid w:val="00903934"/>
    <w:rsid w:val="00931441"/>
    <w:rsid w:val="00950AFF"/>
    <w:rsid w:val="009A6BF9"/>
    <w:rsid w:val="009F1424"/>
    <w:rsid w:val="00A35F76"/>
    <w:rsid w:val="00A866E3"/>
    <w:rsid w:val="00AF6036"/>
    <w:rsid w:val="00B53D36"/>
    <w:rsid w:val="00BC4504"/>
    <w:rsid w:val="00BC7831"/>
    <w:rsid w:val="00BD65E9"/>
    <w:rsid w:val="00BF7C13"/>
    <w:rsid w:val="00C376E0"/>
    <w:rsid w:val="00C53B12"/>
    <w:rsid w:val="00C63E9A"/>
    <w:rsid w:val="00C80C13"/>
    <w:rsid w:val="00C81B72"/>
    <w:rsid w:val="00CA08BD"/>
    <w:rsid w:val="00CD1AA4"/>
    <w:rsid w:val="00D54AB0"/>
    <w:rsid w:val="00DC3FB6"/>
    <w:rsid w:val="00E151A4"/>
    <w:rsid w:val="00E3730A"/>
    <w:rsid w:val="00E56589"/>
    <w:rsid w:val="00E617C2"/>
    <w:rsid w:val="00E94841"/>
    <w:rsid w:val="00EA52C1"/>
    <w:rsid w:val="00EB0586"/>
    <w:rsid w:val="00EB2307"/>
    <w:rsid w:val="00EC1945"/>
    <w:rsid w:val="00EC51EE"/>
    <w:rsid w:val="00EE343B"/>
    <w:rsid w:val="00EF0BFC"/>
    <w:rsid w:val="00F05EA4"/>
    <w:rsid w:val="00F1387C"/>
    <w:rsid w:val="00F140C5"/>
    <w:rsid w:val="00F431B1"/>
    <w:rsid w:val="00F90C22"/>
    <w:rsid w:val="00FB52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306472"/>
  <w15:chartTrackingRefBased/>
  <w15:docId w15:val="{FFE1E3B8-B2DA-45D6-A424-FD9BAB09E9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63E9A"/>
    <w:pPr>
      <w:ind w:left="720"/>
      <w:contextualSpacing/>
    </w:pPr>
  </w:style>
  <w:style w:type="character" w:styleId="Hyperlink">
    <w:name w:val="Hyperlink"/>
    <w:basedOn w:val="DefaultParagraphFont"/>
    <w:uiPriority w:val="99"/>
    <w:unhideWhenUsed/>
    <w:rsid w:val="00C63E9A"/>
    <w:rPr>
      <w:color w:val="0563C1" w:themeColor="hyperlink"/>
      <w:u w:val="single"/>
    </w:rPr>
  </w:style>
  <w:style w:type="character" w:customStyle="1" w:styleId="UnresolvedMention1">
    <w:name w:val="Unresolved Mention1"/>
    <w:basedOn w:val="DefaultParagraphFont"/>
    <w:uiPriority w:val="99"/>
    <w:semiHidden/>
    <w:unhideWhenUsed/>
    <w:rsid w:val="00C63E9A"/>
    <w:rPr>
      <w:color w:val="605E5C"/>
      <w:shd w:val="clear" w:color="auto" w:fill="E1DFDD"/>
    </w:rPr>
  </w:style>
  <w:style w:type="paragraph" w:styleId="Header">
    <w:name w:val="header"/>
    <w:basedOn w:val="Normal"/>
    <w:link w:val="HeaderChar"/>
    <w:uiPriority w:val="99"/>
    <w:unhideWhenUsed/>
    <w:rsid w:val="00462E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2EC1"/>
  </w:style>
  <w:style w:type="paragraph" w:styleId="Footer">
    <w:name w:val="footer"/>
    <w:basedOn w:val="Normal"/>
    <w:link w:val="FooterChar"/>
    <w:uiPriority w:val="99"/>
    <w:unhideWhenUsed/>
    <w:rsid w:val="00462E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2EC1"/>
  </w:style>
  <w:style w:type="character" w:styleId="CommentReference">
    <w:name w:val="annotation reference"/>
    <w:basedOn w:val="DefaultParagraphFont"/>
    <w:uiPriority w:val="99"/>
    <w:semiHidden/>
    <w:unhideWhenUsed/>
    <w:rsid w:val="00C81B72"/>
    <w:rPr>
      <w:sz w:val="16"/>
      <w:szCs w:val="16"/>
    </w:rPr>
  </w:style>
  <w:style w:type="paragraph" w:styleId="CommentText">
    <w:name w:val="annotation text"/>
    <w:basedOn w:val="Normal"/>
    <w:link w:val="CommentTextChar"/>
    <w:uiPriority w:val="99"/>
    <w:semiHidden/>
    <w:unhideWhenUsed/>
    <w:rsid w:val="00C81B72"/>
    <w:pPr>
      <w:spacing w:line="240" w:lineRule="auto"/>
    </w:pPr>
    <w:rPr>
      <w:sz w:val="20"/>
      <w:szCs w:val="20"/>
    </w:rPr>
  </w:style>
  <w:style w:type="character" w:customStyle="1" w:styleId="CommentTextChar">
    <w:name w:val="Comment Text Char"/>
    <w:basedOn w:val="DefaultParagraphFont"/>
    <w:link w:val="CommentText"/>
    <w:uiPriority w:val="99"/>
    <w:semiHidden/>
    <w:rsid w:val="00C81B72"/>
    <w:rPr>
      <w:sz w:val="20"/>
      <w:szCs w:val="20"/>
    </w:rPr>
  </w:style>
  <w:style w:type="paragraph" w:styleId="CommentSubject">
    <w:name w:val="annotation subject"/>
    <w:basedOn w:val="CommentText"/>
    <w:next w:val="CommentText"/>
    <w:link w:val="CommentSubjectChar"/>
    <w:uiPriority w:val="99"/>
    <w:semiHidden/>
    <w:unhideWhenUsed/>
    <w:rsid w:val="00C81B72"/>
    <w:rPr>
      <w:b/>
      <w:bCs/>
    </w:rPr>
  </w:style>
  <w:style w:type="character" w:customStyle="1" w:styleId="CommentSubjectChar">
    <w:name w:val="Comment Subject Char"/>
    <w:basedOn w:val="CommentTextChar"/>
    <w:link w:val="CommentSubject"/>
    <w:uiPriority w:val="99"/>
    <w:semiHidden/>
    <w:rsid w:val="00C81B72"/>
    <w:rPr>
      <w:b/>
      <w:bCs/>
      <w:sz w:val="20"/>
      <w:szCs w:val="20"/>
    </w:rPr>
  </w:style>
  <w:style w:type="paragraph" w:styleId="BalloonText">
    <w:name w:val="Balloon Text"/>
    <w:basedOn w:val="Normal"/>
    <w:link w:val="BalloonTextChar"/>
    <w:uiPriority w:val="99"/>
    <w:semiHidden/>
    <w:unhideWhenUsed/>
    <w:rsid w:val="00C81B7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1B72"/>
    <w:rPr>
      <w:rFonts w:ascii="Segoe UI" w:hAnsi="Segoe UI" w:cs="Segoe UI"/>
      <w:sz w:val="18"/>
      <w:szCs w:val="18"/>
    </w:rPr>
  </w:style>
  <w:style w:type="character" w:customStyle="1" w:styleId="UnresolvedMention10">
    <w:name w:val="Unresolved Mention1"/>
    <w:basedOn w:val="DefaultParagraphFont"/>
    <w:uiPriority w:val="99"/>
    <w:semiHidden/>
    <w:unhideWhenUsed/>
    <w:rsid w:val="006C05A1"/>
    <w:rPr>
      <w:color w:val="605E5C"/>
      <w:shd w:val="clear" w:color="auto" w:fill="E1DFDD"/>
    </w:rPr>
  </w:style>
  <w:style w:type="paragraph" w:customStyle="1" w:styleId="EndNoteBibliographyTitle">
    <w:name w:val="EndNote Bibliography Title"/>
    <w:basedOn w:val="Normal"/>
    <w:link w:val="EndNoteBibliographyTitleChar"/>
    <w:rsid w:val="00095F4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95F46"/>
    <w:rPr>
      <w:rFonts w:ascii="Calibri" w:hAnsi="Calibri" w:cs="Calibri"/>
      <w:noProof/>
    </w:rPr>
  </w:style>
  <w:style w:type="paragraph" w:customStyle="1" w:styleId="EndNoteBibliography">
    <w:name w:val="EndNote Bibliography"/>
    <w:basedOn w:val="Normal"/>
    <w:link w:val="EndNoteBibliographyChar"/>
    <w:rsid w:val="00095F4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95F46"/>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3" Type="http://schemas.openxmlformats.org/officeDocument/2006/relationships/customXml" Target="../customXml/item3.xml"/><Relationship Id="rId21" Type="http://schemas.microsoft.com/office/2018/08/relationships/commentsExtensible" Target="commentsExtensible.xml"/><Relationship Id="rId7" Type="http://schemas.openxmlformats.org/officeDocument/2006/relationships/webSettings" Target="webSettings.xml"/><Relationship Id="rId12" Type="http://schemas.openxmlformats.org/officeDocument/2006/relationships/hyperlink" Target="https://www.aacap.org/coronavirus"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jaacap.org/content/authorinfo" TargetMode="External"/><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hyperlink" Target="mailto:support@jaacap.org"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39331A2AB7AEE42A7731BF60C798BD4" ma:contentTypeVersion="13" ma:contentTypeDescription="Create a new document." ma:contentTypeScope="" ma:versionID="f4c69419f7711862ab1c703d8c82d4fa">
  <xsd:schema xmlns:xsd="http://www.w3.org/2001/XMLSchema" xmlns:xs="http://www.w3.org/2001/XMLSchema" xmlns:p="http://schemas.microsoft.com/office/2006/metadata/properties" xmlns:ns3="b69aa838-3eb4-4549-ac8b-c89c20c41bff" xmlns:ns4="f86f465b-dd20-4748-8435-b4a034662ff3" targetNamespace="http://schemas.microsoft.com/office/2006/metadata/properties" ma:root="true" ma:fieldsID="f78ab59fbbfd871e709ad88ae5e8b45b" ns3:_="" ns4:_="">
    <xsd:import namespace="b69aa838-3eb4-4549-ac8b-c89c20c41bff"/>
    <xsd:import namespace="f86f465b-dd20-4748-8435-b4a034662ff3"/>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DateTaken" minOccurs="0"/>
                <xsd:element ref="ns4:MediaServiceAutoTags" minOccurs="0"/>
                <xsd:element ref="ns4:MediaServiceLocation" minOccurs="0"/>
                <xsd:element ref="ns4:MediaServiceOCR"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69aa838-3eb4-4549-ac8b-c89c20c41bff"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86f465b-dd20-4748-8435-b4a034662ff3"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6FD99E4-B753-434D-8A5F-F598B7A7D94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69aa838-3eb4-4549-ac8b-c89c20c41bff"/>
    <ds:schemaRef ds:uri="f86f465b-dd20-4748-8435-b4a034662ff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8AE95D1-8197-4F98-8091-FF0CA906ABC6}">
  <ds:schemaRefs>
    <ds:schemaRef ds:uri="http://schemas.microsoft.com/sharepoint/v3/contenttype/forms"/>
  </ds:schemaRefs>
</ds:datastoreItem>
</file>

<file path=customXml/itemProps3.xml><?xml version="1.0" encoding="utf-8"?>
<ds:datastoreItem xmlns:ds="http://schemas.openxmlformats.org/officeDocument/2006/customXml" ds:itemID="{D8F77104-74A7-4E94-A7F1-DBB1E1DA09F4}">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2768</Words>
  <Characters>15783</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vins, Douglas</dc:creator>
  <cp:keywords/>
  <dc:description/>
  <cp:lastModifiedBy>Microsoft Office User</cp:lastModifiedBy>
  <cp:revision>2</cp:revision>
  <dcterms:created xsi:type="dcterms:W3CDTF">2020-05-18T07:42:00Z</dcterms:created>
  <dcterms:modified xsi:type="dcterms:W3CDTF">2020-05-18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39331A2AB7AEE42A7731BF60C798BD4</vt:lpwstr>
  </property>
</Properties>
</file>